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01B8A63" w14:textId="421D3AB2" w:rsidR="00465D8F" w:rsidRDefault="005D3407" w:rsidP="00884E65">
      <w:pPr>
        <w:pStyle w:val="Heading1"/>
        <w:spacing w:before="0" w:line="240" w:lineRule="auto"/>
        <w:jc w:val="center"/>
        <w:rPr>
          <w:rFonts w:ascii="Times New Roman" w:hAnsi="Times New Roman" w:cs="Times New Roman"/>
          <w:color w:val="auto"/>
        </w:rPr>
      </w:pPr>
      <w:bookmarkStart w:id="0" w:name="_Toc121857292"/>
      <w:r w:rsidRPr="00D066C9">
        <w:rPr>
          <w:rFonts w:ascii="Times New Roman" w:hAnsi="Times New Roman" w:cs="Times New Roman"/>
          <w:color w:val="auto"/>
        </w:rPr>
        <w:t>DAFTAR PUSTAKA</w:t>
      </w:r>
      <w:bookmarkEnd w:id="0"/>
    </w:p>
    <w:p w14:paraId="1ED9FEA4" w14:textId="77777777" w:rsidR="00884E65" w:rsidRPr="00884E65" w:rsidRDefault="00884E65" w:rsidP="00884E65">
      <w:pPr>
        <w:spacing w:line="240" w:lineRule="auto"/>
        <w:rPr>
          <w:sz w:val="10"/>
        </w:rPr>
      </w:pPr>
    </w:p>
    <w:p w14:paraId="4B98D76C" w14:textId="77777777" w:rsidR="002A59BB" w:rsidRPr="002A59BB" w:rsidRDefault="00031974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</w:rPr>
        <w:fldChar w:fldCharType="begin" w:fldLock="1"/>
      </w:r>
      <w:r w:rsidR="005D3407">
        <w:rPr>
          <w:rFonts w:ascii="Times New Roman" w:hAnsi="Times New Roman" w:cs="Times New Roman"/>
          <w:b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="002A59BB" w:rsidRPr="002A59BB">
        <w:rPr>
          <w:rFonts w:ascii="Times New Roman" w:hAnsi="Times New Roman" w:cs="Times New Roman"/>
          <w:noProof/>
          <w:sz w:val="24"/>
          <w:szCs w:val="24"/>
        </w:rPr>
        <w:t xml:space="preserve">Alam, A., Dewi, N. K., &amp; Setiawan, H. (2021). Pengembangan Bahan Ajar Tematik Berbasis Kearifan Lokal Bima Tema 8 Subtema 2 Untuk Kelas IV SDN INPRES RATO Tahun Pelajaran 2020/2021. </w:t>
      </w:r>
      <w:r w:rsidR="002A59BB" w:rsidRPr="002A59BB">
        <w:rPr>
          <w:rFonts w:ascii="Times New Roman" w:hAnsi="Times New Roman" w:cs="Times New Roman"/>
          <w:i/>
          <w:iCs/>
          <w:noProof/>
          <w:sz w:val="24"/>
          <w:szCs w:val="24"/>
        </w:rPr>
        <w:t>PENDAGOGIA: Jurnal Pendidikan Dasar</w:t>
      </w:r>
      <w:r w:rsidR="002A59BB" w:rsidRPr="002A59B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2A59BB" w:rsidRPr="002A59B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2A59BB" w:rsidRPr="002A59BB">
        <w:rPr>
          <w:rFonts w:ascii="Times New Roman" w:hAnsi="Times New Roman" w:cs="Times New Roman"/>
          <w:noProof/>
          <w:sz w:val="24"/>
          <w:szCs w:val="24"/>
        </w:rPr>
        <w:t>(3), 188–199. https://jurnal.educ3.org/index.php</w:t>
      </w:r>
    </w:p>
    <w:p w14:paraId="418D33CF" w14:textId="77777777" w:rsidR="002A59BB" w:rsidRPr="002A59BB" w:rsidRDefault="002A59BB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59BB">
        <w:rPr>
          <w:rFonts w:ascii="Times New Roman" w:hAnsi="Times New Roman" w:cs="Times New Roman"/>
          <w:noProof/>
          <w:sz w:val="24"/>
          <w:szCs w:val="24"/>
        </w:rPr>
        <w:t xml:space="preserve">Febrianti, I. (2019). </w:t>
      </w:r>
      <w:r w:rsidRPr="002F06EA">
        <w:rPr>
          <w:rFonts w:ascii="Times New Roman" w:hAnsi="Times New Roman" w:cs="Times New Roman"/>
          <w:noProof/>
          <w:sz w:val="24"/>
          <w:szCs w:val="24"/>
        </w:rPr>
        <w:t>Pengembangan Buku Ajar Berbasis Bioteknologi Kearifan Lokal Di Jember Subtema Hewan dan Tumbuhan Di Lingkungan Rumahku Untuk Siswa Kelas IV Sekolah Dasar</w:t>
      </w:r>
      <w:r w:rsidRPr="002A59B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F06EA">
        <w:rPr>
          <w:rFonts w:ascii="Times New Roman" w:hAnsi="Times New Roman" w:cs="Times New Roman"/>
          <w:i/>
          <w:iCs/>
          <w:noProof/>
          <w:sz w:val="24"/>
          <w:szCs w:val="24"/>
        </w:rPr>
        <w:t>Universitas Jeber.</w:t>
      </w:r>
    </w:p>
    <w:p w14:paraId="6109636A" w14:textId="1836E88B" w:rsidR="002A59BB" w:rsidRPr="002A59BB" w:rsidRDefault="002A59BB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59BB">
        <w:rPr>
          <w:rFonts w:ascii="Times New Roman" w:hAnsi="Times New Roman" w:cs="Times New Roman"/>
          <w:noProof/>
          <w:sz w:val="24"/>
          <w:szCs w:val="24"/>
        </w:rPr>
        <w:t>Fitrotunnisa. (2021). P</w:t>
      </w:r>
      <w:r w:rsidR="00821FA5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engembangan Buku Ajar Tema 7 Subtema </w:t>
      </w:r>
      <w:r w:rsidR="007A299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Indahnya Keberagaman Budaya Negeriku Berbasis Kearifan Lokal Lumajang Kelas IV SD Di SDN Lumajang. </w:t>
      </w:r>
      <w:r w:rsidRPr="002A59BB">
        <w:rPr>
          <w:rFonts w:ascii="Times New Roman" w:hAnsi="Times New Roman" w:cs="Times New Roman"/>
          <w:noProof/>
          <w:sz w:val="24"/>
          <w:szCs w:val="24"/>
        </w:rPr>
        <w:t xml:space="preserve">In </w:t>
      </w:r>
      <w:r w:rsidRPr="002A59BB">
        <w:rPr>
          <w:rFonts w:ascii="Times New Roman" w:hAnsi="Times New Roman" w:cs="Times New Roman"/>
          <w:i/>
          <w:iCs/>
          <w:noProof/>
          <w:sz w:val="24"/>
          <w:szCs w:val="24"/>
        </w:rPr>
        <w:t>Universitas Jember</w:t>
      </w:r>
      <w:r w:rsidRPr="002A59BB">
        <w:rPr>
          <w:rFonts w:ascii="Times New Roman" w:hAnsi="Times New Roman" w:cs="Times New Roman"/>
          <w:noProof/>
          <w:sz w:val="24"/>
          <w:szCs w:val="24"/>
        </w:rPr>
        <w:t xml:space="preserve"> (Issue September 2019).</w:t>
      </w:r>
    </w:p>
    <w:p w14:paraId="4037C3D5" w14:textId="70D7581C" w:rsidR="002A59BB" w:rsidRPr="00F1454A" w:rsidRDefault="002A59BB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2A59BB">
        <w:rPr>
          <w:rFonts w:ascii="Times New Roman" w:hAnsi="Times New Roman" w:cs="Times New Roman"/>
          <w:noProof/>
          <w:sz w:val="24"/>
          <w:szCs w:val="24"/>
        </w:rPr>
        <w:t xml:space="preserve">Imron, A., &amp; Shobirin, M. (2021). Pengembangan Bahan Ajar Berbasis Kearifan Lokal Bagi Guru MI di Kota Semarang. </w:t>
      </w:r>
      <w:r w:rsidRPr="002A59BB">
        <w:rPr>
          <w:rFonts w:ascii="Times New Roman" w:hAnsi="Times New Roman" w:cs="Times New Roman"/>
          <w:i/>
          <w:iCs/>
          <w:noProof/>
          <w:sz w:val="24"/>
          <w:szCs w:val="24"/>
        </w:rPr>
        <w:t>Dimas: Jurnal Pemikiran Agama Untuk Pemberdayaan</w:t>
      </w:r>
      <w:r w:rsidRPr="002A59B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59BB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2A59BB">
        <w:rPr>
          <w:rFonts w:ascii="Times New Roman" w:hAnsi="Times New Roman" w:cs="Times New Roman"/>
          <w:noProof/>
          <w:sz w:val="24"/>
          <w:szCs w:val="24"/>
        </w:rPr>
        <w:t>(1), 71–100</w:t>
      </w:r>
      <w:r w:rsidR="00F1454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. </w:t>
      </w:r>
      <w:r w:rsidRPr="002A59BB">
        <w:rPr>
          <w:rFonts w:ascii="Times New Roman" w:hAnsi="Times New Roman" w:cs="Times New Roman"/>
          <w:noProof/>
          <w:sz w:val="24"/>
          <w:szCs w:val="24"/>
        </w:rPr>
        <w:t>https://doi.org/10.21580/dms.2021.211.7342</w:t>
      </w:r>
    </w:p>
    <w:p w14:paraId="3660928E" w14:textId="060658E7" w:rsidR="002A59BB" w:rsidRDefault="002A59BB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59BB">
        <w:rPr>
          <w:rFonts w:ascii="Times New Roman" w:hAnsi="Times New Roman" w:cs="Times New Roman"/>
          <w:noProof/>
          <w:sz w:val="24"/>
          <w:szCs w:val="24"/>
        </w:rPr>
        <w:t xml:space="preserve">Ningrum, Y. A. (2020). Pengembangan Bahan Ajar Tematik Berbasis Kearifan Lokal Untuk Membaca Pemahaman Siswa Kelas IV SDN Pongangan Kecamatan Gunungpati Semarang. In </w:t>
      </w:r>
      <w:r w:rsidRPr="002A59BB">
        <w:rPr>
          <w:rFonts w:ascii="Times New Roman" w:hAnsi="Times New Roman" w:cs="Times New Roman"/>
          <w:i/>
          <w:iCs/>
          <w:noProof/>
          <w:sz w:val="24"/>
          <w:szCs w:val="24"/>
        </w:rPr>
        <w:t>Direktorat UPI Bandung</w:t>
      </w:r>
      <w:r w:rsidRPr="002A59BB">
        <w:rPr>
          <w:rFonts w:ascii="Times New Roman" w:hAnsi="Times New Roman" w:cs="Times New Roman"/>
          <w:noProof/>
          <w:sz w:val="24"/>
          <w:szCs w:val="24"/>
        </w:rPr>
        <w:t xml:space="preserve"> (Vol. 3, Issue April).http://file.upi.edu/Direktori/FIP/JUR._Kurikulum_dan_Tek._Pendidikan/194601291981012-Permasih/Pengembangan_Bahan_Ajar.pdf</w:t>
      </w:r>
    </w:p>
    <w:p w14:paraId="3C8D5755" w14:textId="1EFF2DB9" w:rsidR="00D651F9" w:rsidRPr="00D651F9" w:rsidRDefault="00D651F9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D651F9">
        <w:rPr>
          <w:rFonts w:ascii="Times New Roman" w:hAnsi="Times New Roman" w:cs="Times New Roman"/>
          <w:sz w:val="24"/>
          <w:szCs w:val="24"/>
        </w:rPr>
        <w:t xml:space="preserve">Prastowo, A. (2014). Pengembangan Bahan Ajar Tematik: </w:t>
      </w:r>
      <w:r w:rsidRPr="00D651F9">
        <w:rPr>
          <w:rFonts w:ascii="Times New Roman" w:hAnsi="Times New Roman" w:cs="Times New Roman"/>
          <w:i/>
          <w:iCs/>
          <w:sz w:val="24"/>
          <w:szCs w:val="24"/>
        </w:rPr>
        <w:t>Tinjauan Teoritis dan Praktik</w:t>
      </w:r>
      <w:r w:rsidRPr="00D651F9">
        <w:rPr>
          <w:rFonts w:ascii="Times New Roman" w:hAnsi="Times New Roman" w:cs="Times New Roman"/>
          <w:sz w:val="24"/>
          <w:szCs w:val="24"/>
        </w:rPr>
        <w:t>. Jakarta: Kencana</w:t>
      </w:r>
      <w:r w:rsidRPr="00D651F9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31E312B3" w14:textId="232734A5" w:rsidR="002A59BB" w:rsidRPr="002A59BB" w:rsidRDefault="002A59BB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59BB">
        <w:rPr>
          <w:rFonts w:ascii="Times New Roman" w:hAnsi="Times New Roman" w:cs="Times New Roman"/>
          <w:noProof/>
          <w:sz w:val="24"/>
          <w:szCs w:val="24"/>
        </w:rPr>
        <w:t>Putri, R. Y. (2021). P</w:t>
      </w:r>
      <w:r w:rsidR="00F1454A">
        <w:rPr>
          <w:rFonts w:ascii="Times New Roman" w:hAnsi="Times New Roman" w:cs="Times New Roman"/>
          <w:noProof/>
          <w:sz w:val="24"/>
          <w:szCs w:val="24"/>
          <w:lang w:val="id-ID"/>
        </w:rPr>
        <w:t>engembangan Modul Pembelajaran Tematik Berbasis Kearifan Lokal Daerah Lampung</w:t>
      </w:r>
      <w:r w:rsidRPr="002A59BB">
        <w:rPr>
          <w:rFonts w:ascii="Times New Roman" w:hAnsi="Times New Roman" w:cs="Times New Roman"/>
          <w:noProof/>
          <w:sz w:val="24"/>
          <w:szCs w:val="24"/>
        </w:rPr>
        <w:t xml:space="preserve">. In </w:t>
      </w:r>
      <w:r w:rsidRPr="002A59BB">
        <w:rPr>
          <w:rFonts w:ascii="Times New Roman" w:hAnsi="Times New Roman" w:cs="Times New Roman"/>
          <w:i/>
          <w:iCs/>
          <w:noProof/>
          <w:sz w:val="24"/>
          <w:szCs w:val="24"/>
        </w:rPr>
        <w:t>Universitas Islam Negeri Raden Intan Lampung</w:t>
      </w:r>
      <w:r w:rsidRPr="002A59BB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F5130F2" w14:textId="733ADD51" w:rsidR="002A59BB" w:rsidRPr="002A59BB" w:rsidRDefault="002A59BB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59BB">
        <w:rPr>
          <w:rFonts w:ascii="Times New Roman" w:hAnsi="Times New Roman" w:cs="Times New Roman"/>
          <w:noProof/>
          <w:sz w:val="24"/>
          <w:szCs w:val="24"/>
        </w:rPr>
        <w:t>Ratnaningrum, A. (2020). P</w:t>
      </w:r>
      <w:r w:rsidR="00F1454A">
        <w:rPr>
          <w:rFonts w:ascii="Times New Roman" w:hAnsi="Times New Roman" w:cs="Times New Roman"/>
          <w:noProof/>
          <w:sz w:val="24"/>
          <w:szCs w:val="24"/>
          <w:lang w:val="id-ID"/>
        </w:rPr>
        <w:t>emngembangan Bahan Ajar Tematik Berbasis Kearifan Lokal</w:t>
      </w:r>
      <w:r w:rsidR="00F1454A" w:rsidRPr="002A59B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A59BB">
        <w:rPr>
          <w:rFonts w:ascii="Times New Roman" w:hAnsi="Times New Roman" w:cs="Times New Roman"/>
          <w:noProof/>
          <w:sz w:val="24"/>
          <w:szCs w:val="24"/>
        </w:rPr>
        <w:t>U</w:t>
      </w:r>
      <w:r w:rsidR="00F1454A">
        <w:rPr>
          <w:rFonts w:ascii="Times New Roman" w:hAnsi="Times New Roman" w:cs="Times New Roman"/>
          <w:noProof/>
          <w:sz w:val="24"/>
          <w:szCs w:val="24"/>
          <w:lang w:val="id-ID"/>
        </w:rPr>
        <w:t>ntuk</w:t>
      </w:r>
      <w:r w:rsidRPr="002A59BB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="00F1454A">
        <w:rPr>
          <w:rFonts w:ascii="Times New Roman" w:hAnsi="Times New Roman" w:cs="Times New Roman"/>
          <w:noProof/>
          <w:sz w:val="24"/>
          <w:szCs w:val="24"/>
          <w:lang w:val="id-ID"/>
        </w:rPr>
        <w:t>embaca Pemahaman Siswa Kelas III SD Negeri Caruban</w:t>
      </w:r>
      <w:r w:rsidRPr="002A59BB">
        <w:rPr>
          <w:rFonts w:ascii="Times New Roman" w:hAnsi="Times New Roman" w:cs="Times New Roman"/>
          <w:noProof/>
          <w:sz w:val="24"/>
          <w:szCs w:val="24"/>
        </w:rPr>
        <w:t xml:space="preserve">. In </w:t>
      </w:r>
      <w:r w:rsidRPr="002A59BB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 : Teori, Penelitian, dan Pengembangan</w:t>
      </w:r>
      <w:r w:rsidRPr="002A59BB">
        <w:rPr>
          <w:rFonts w:ascii="Times New Roman" w:hAnsi="Times New Roman" w:cs="Times New Roman"/>
          <w:noProof/>
          <w:sz w:val="24"/>
          <w:szCs w:val="24"/>
        </w:rPr>
        <w:t xml:space="preserve"> (Vol. 3, Issue 3).</w:t>
      </w:r>
    </w:p>
    <w:p w14:paraId="18CF9E8A" w14:textId="489E87ED" w:rsidR="002A59BB" w:rsidRPr="002A59BB" w:rsidRDefault="002A59BB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59BB">
        <w:rPr>
          <w:rFonts w:ascii="Times New Roman" w:hAnsi="Times New Roman" w:cs="Times New Roman"/>
          <w:noProof/>
          <w:sz w:val="24"/>
          <w:szCs w:val="24"/>
        </w:rPr>
        <w:t xml:space="preserve">Safitri, D. N. (2019). </w:t>
      </w:r>
      <w:r w:rsidRPr="002F06EA">
        <w:rPr>
          <w:rFonts w:ascii="Times New Roman" w:hAnsi="Times New Roman" w:cs="Times New Roman"/>
          <w:noProof/>
          <w:sz w:val="24"/>
          <w:szCs w:val="24"/>
        </w:rPr>
        <w:t>P</w:t>
      </w:r>
      <w:r w:rsidR="00F1454A" w:rsidRPr="002F06EA">
        <w:rPr>
          <w:rFonts w:ascii="Times New Roman" w:hAnsi="Times New Roman" w:cs="Times New Roman"/>
          <w:noProof/>
          <w:sz w:val="24"/>
          <w:szCs w:val="24"/>
          <w:lang w:val="id-ID"/>
        </w:rPr>
        <w:t>engembangan Bahan Ajar Tematik Berbasis Kearifan Lokal</w:t>
      </w:r>
      <w:r w:rsidRPr="002F06EA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F1454A" w:rsidRPr="002F06EA">
        <w:rPr>
          <w:rFonts w:ascii="Times New Roman" w:hAnsi="Times New Roman" w:cs="Times New Roman"/>
          <w:noProof/>
          <w:sz w:val="24"/>
          <w:szCs w:val="24"/>
          <w:lang w:val="id-ID"/>
        </w:rPr>
        <w:t>ubtema</w:t>
      </w:r>
      <w:r w:rsidRPr="002F06EA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="00F1454A" w:rsidRPr="002F06EA">
        <w:rPr>
          <w:rFonts w:ascii="Times New Roman" w:hAnsi="Times New Roman" w:cs="Times New Roman"/>
          <w:noProof/>
          <w:sz w:val="24"/>
          <w:szCs w:val="24"/>
          <w:lang w:val="id-ID"/>
        </w:rPr>
        <w:t>eunikan Daerah Tempat Tinggalku Untuk Meningkatkan Hasil Belajar Siswa Kelas IV SD Di SDN I Ngenep Kabupaten Malang</w:t>
      </w:r>
      <w:r w:rsidR="00F1454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. </w:t>
      </w:r>
      <w:r w:rsidRPr="002F06EA">
        <w:rPr>
          <w:rFonts w:ascii="Times New Roman" w:hAnsi="Times New Roman" w:cs="Times New Roman"/>
          <w:i/>
          <w:iCs/>
          <w:noProof/>
          <w:sz w:val="24"/>
          <w:szCs w:val="24"/>
        </w:rPr>
        <w:t>In U</w:t>
      </w:r>
      <w:r w:rsidR="00F1454A" w:rsidRPr="002F06EA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niversitas Islam Negeri Maulan Malik Ibrahim Malang</w:t>
      </w:r>
      <w:r w:rsidRPr="002F06E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A59BB">
        <w:rPr>
          <w:rFonts w:ascii="Times New Roman" w:hAnsi="Times New Roman" w:cs="Times New Roman"/>
          <w:noProof/>
          <w:sz w:val="24"/>
          <w:szCs w:val="24"/>
        </w:rPr>
        <w:t>(Vol. 3).</w:t>
      </w:r>
    </w:p>
    <w:p w14:paraId="7001D9E3" w14:textId="62B6606D" w:rsidR="002A59BB" w:rsidRDefault="002A59BB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59BB">
        <w:rPr>
          <w:rFonts w:ascii="Times New Roman" w:hAnsi="Times New Roman" w:cs="Times New Roman"/>
          <w:noProof/>
          <w:sz w:val="24"/>
          <w:szCs w:val="24"/>
        </w:rPr>
        <w:t xml:space="preserve">Salsabila, H., Restian, A., &amp; Utami, I. W. P. (2021). Pengembangan Buku Ajar Kearifan Lokal Malang Raya pada Pembelajaran Tematik SIswa kelas IV SD. </w:t>
      </w:r>
      <w:r w:rsidRPr="002A59BB">
        <w:rPr>
          <w:rFonts w:ascii="Times New Roman" w:hAnsi="Times New Roman" w:cs="Times New Roman"/>
          <w:i/>
          <w:iCs/>
          <w:noProof/>
          <w:sz w:val="24"/>
          <w:szCs w:val="24"/>
        </w:rPr>
        <w:t>SAP (Susunan Artikel Pendidikan)</w:t>
      </w:r>
      <w:r w:rsidRPr="002A59B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59BB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2A59BB">
        <w:rPr>
          <w:rFonts w:ascii="Times New Roman" w:hAnsi="Times New Roman" w:cs="Times New Roman"/>
          <w:noProof/>
          <w:sz w:val="24"/>
          <w:szCs w:val="24"/>
        </w:rPr>
        <w:t>(2), 195–202. https://doi.org/10.30998/sap.v6i2.10276</w:t>
      </w:r>
    </w:p>
    <w:p w14:paraId="099E2219" w14:textId="1A6BB88E" w:rsidR="002F06EA" w:rsidRPr="002F06EA" w:rsidRDefault="002F06EA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2F06EA">
        <w:rPr>
          <w:rStyle w:val="personname"/>
          <w:rFonts w:ascii="Times New Roman" w:hAnsi="Times New Roman" w:cs="Times New Roman"/>
          <w:spacing w:val="6"/>
          <w:sz w:val="24"/>
          <w:szCs w:val="24"/>
          <w:bdr w:val="none" w:sz="0" w:space="0" w:color="auto" w:frame="1"/>
          <w:shd w:val="clear" w:color="auto" w:fill="FFFFFF"/>
        </w:rPr>
        <w:t>S</w:t>
      </w:r>
      <w:r w:rsidRPr="002F06EA">
        <w:rPr>
          <w:rStyle w:val="personname"/>
          <w:rFonts w:ascii="Times New Roman" w:hAnsi="Times New Roman" w:cs="Times New Roman"/>
          <w:spacing w:val="6"/>
          <w:sz w:val="24"/>
          <w:szCs w:val="24"/>
          <w:bdr w:val="none" w:sz="0" w:space="0" w:color="auto" w:frame="1"/>
          <w:shd w:val="clear" w:color="auto" w:fill="FFFFFF"/>
          <w:lang w:val="id-ID"/>
        </w:rPr>
        <w:t>onia</w:t>
      </w:r>
      <w:r w:rsidRPr="002F06EA">
        <w:rPr>
          <w:rStyle w:val="personname"/>
          <w:rFonts w:ascii="Times New Roman" w:hAnsi="Times New Roman" w:cs="Times New Roman"/>
          <w:spacing w:val="6"/>
          <w:sz w:val="24"/>
          <w:szCs w:val="24"/>
          <w:bdr w:val="none" w:sz="0" w:space="0" w:color="auto" w:frame="1"/>
          <w:shd w:val="clear" w:color="auto" w:fill="FFFFFF"/>
        </w:rPr>
        <w:t>, G</w:t>
      </w:r>
      <w:r>
        <w:rPr>
          <w:rFonts w:ascii="Times New Roman" w:hAnsi="Times New Roman" w:cs="Times New Roman"/>
          <w:spacing w:val="6"/>
          <w:sz w:val="24"/>
          <w:szCs w:val="24"/>
          <w:shd w:val="clear" w:color="auto" w:fill="FFFFFF"/>
          <w:lang w:val="id-ID"/>
        </w:rPr>
        <w:t xml:space="preserve">. </w:t>
      </w:r>
      <w:r w:rsidRPr="002F06EA">
        <w:rPr>
          <w:rFonts w:ascii="Times New Roman" w:hAnsi="Times New Roman" w:cs="Times New Roman"/>
          <w:spacing w:val="6"/>
          <w:sz w:val="24"/>
          <w:szCs w:val="24"/>
          <w:shd w:val="clear" w:color="auto" w:fill="FFFFFF"/>
        </w:rPr>
        <w:t>(2021)</w:t>
      </w:r>
      <w:r>
        <w:rPr>
          <w:rFonts w:ascii="Times New Roman" w:hAnsi="Times New Roman" w:cs="Times New Roman"/>
          <w:spacing w:val="6"/>
          <w:sz w:val="24"/>
          <w:szCs w:val="24"/>
          <w:shd w:val="clear" w:color="auto" w:fill="FFFFFF"/>
          <w:lang w:val="id-ID"/>
        </w:rPr>
        <w:t>.</w:t>
      </w:r>
      <w:r w:rsidRPr="002F06EA">
        <w:rPr>
          <w:rFonts w:ascii="Times New Roman" w:hAnsi="Times New Roman" w:cs="Times New Roman"/>
          <w:spacing w:val="6"/>
          <w:sz w:val="24"/>
          <w:szCs w:val="24"/>
          <w:shd w:val="clear" w:color="auto" w:fill="FFFFFF"/>
        </w:rPr>
        <w:t> </w:t>
      </w:r>
      <w:r w:rsidRPr="002F06EA">
        <w:rPr>
          <w:rStyle w:val="Emphasis"/>
          <w:rFonts w:ascii="Times New Roman" w:hAnsi="Times New Roman" w:cs="Times New Roman"/>
          <w:i w:val="0"/>
          <w:iCs w:val="0"/>
          <w:spacing w:val="6"/>
          <w:sz w:val="24"/>
          <w:szCs w:val="24"/>
          <w:bdr w:val="none" w:sz="0" w:space="0" w:color="auto" w:frame="1"/>
          <w:shd w:val="clear" w:color="auto" w:fill="FFFFFF"/>
        </w:rPr>
        <w:t>P</w:t>
      </w:r>
      <w:r w:rsidRPr="002F06EA">
        <w:rPr>
          <w:rStyle w:val="Emphasis"/>
          <w:rFonts w:ascii="Times New Roman" w:hAnsi="Times New Roman" w:cs="Times New Roman"/>
          <w:i w:val="0"/>
          <w:iCs w:val="0"/>
          <w:spacing w:val="6"/>
          <w:sz w:val="24"/>
          <w:szCs w:val="24"/>
          <w:bdr w:val="none" w:sz="0" w:space="0" w:color="auto" w:frame="1"/>
          <w:shd w:val="clear" w:color="auto" w:fill="FFFFFF"/>
          <w:lang w:val="id-ID"/>
        </w:rPr>
        <w:t xml:space="preserve">engembangan Buku Ajar Tema 5 Pengalamanku Kelas 1 </w:t>
      </w:r>
      <w:r w:rsidRPr="002F06EA">
        <w:rPr>
          <w:rStyle w:val="Emphasis"/>
          <w:rFonts w:ascii="Times New Roman" w:hAnsi="Times New Roman" w:cs="Times New Roman"/>
          <w:i w:val="0"/>
          <w:iCs w:val="0"/>
          <w:spacing w:val="6"/>
          <w:sz w:val="24"/>
          <w:szCs w:val="24"/>
          <w:bdr w:val="none" w:sz="0" w:space="0" w:color="auto" w:frame="1"/>
          <w:shd w:val="clear" w:color="auto" w:fill="FFFFFF"/>
          <w:lang w:val="id-ID"/>
        </w:rPr>
        <w:lastRenderedPageBreak/>
        <w:t>SD/MI Berbasis Kearifan Lokal</w:t>
      </w:r>
      <w:r w:rsidRPr="002F06EA">
        <w:rPr>
          <w:rStyle w:val="Emphasis"/>
          <w:rFonts w:ascii="Times New Roman" w:hAnsi="Times New Roman" w:cs="Times New Roman"/>
          <w:spacing w:val="6"/>
          <w:sz w:val="24"/>
          <w:szCs w:val="24"/>
          <w:bdr w:val="none" w:sz="0" w:space="0" w:color="auto" w:frame="1"/>
          <w:shd w:val="clear" w:color="auto" w:fill="FFFFFF"/>
          <w:lang w:val="id-ID"/>
        </w:rPr>
        <w:t>. In Universitas Islam Negeri (UIN) Raden Fatah Palembang</w:t>
      </w:r>
      <w:r w:rsidRPr="002F06EA">
        <w:rPr>
          <w:rStyle w:val="Emphasis"/>
          <w:rFonts w:ascii="Times New Roman" w:hAnsi="Times New Roman" w:cs="Times New Roman"/>
          <w:i w:val="0"/>
          <w:iCs w:val="0"/>
          <w:spacing w:val="6"/>
          <w:sz w:val="24"/>
          <w:szCs w:val="24"/>
          <w:bdr w:val="none" w:sz="0" w:space="0" w:color="auto" w:frame="1"/>
          <w:shd w:val="clear" w:color="auto" w:fill="FFFFFF"/>
          <w:lang w:val="id-ID"/>
        </w:rPr>
        <w:t>.</w:t>
      </w:r>
    </w:p>
    <w:p w14:paraId="5AAE6036" w14:textId="15BD27E0" w:rsidR="00A42406" w:rsidRPr="00A42406" w:rsidRDefault="00A42406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42406">
        <w:rPr>
          <w:rFonts w:ascii="Times New Roman" w:hAnsi="Times New Roman" w:cs="Times New Roman"/>
        </w:rPr>
        <w:t>Sugiyono</w:t>
      </w:r>
      <w:r>
        <w:rPr>
          <w:rFonts w:ascii="Times New Roman" w:hAnsi="Times New Roman" w:cs="Times New Roman"/>
          <w:lang w:val="id-ID"/>
        </w:rPr>
        <w:t>.</w:t>
      </w:r>
      <w:r w:rsidRPr="00A4240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lang w:val="id-ID"/>
        </w:rPr>
        <w:t>(</w:t>
      </w:r>
      <w:r w:rsidRPr="00A42406">
        <w:rPr>
          <w:rFonts w:ascii="Times New Roman" w:hAnsi="Times New Roman" w:cs="Times New Roman"/>
        </w:rPr>
        <w:t>2017</w:t>
      </w:r>
      <w:r>
        <w:rPr>
          <w:rFonts w:ascii="Times New Roman" w:hAnsi="Times New Roman" w:cs="Times New Roman"/>
          <w:lang w:val="id-ID"/>
        </w:rPr>
        <w:t>)</w:t>
      </w:r>
      <w:r w:rsidRPr="00A42406">
        <w:rPr>
          <w:rFonts w:ascii="Times New Roman" w:hAnsi="Times New Roman" w:cs="Times New Roman"/>
        </w:rPr>
        <w:t xml:space="preserve">. Metode Penelitian Kuantitatif, Kualitatif, dan R&amp;D. </w:t>
      </w:r>
      <w:r w:rsidRPr="00D651F9">
        <w:rPr>
          <w:rFonts w:ascii="Times New Roman" w:hAnsi="Times New Roman" w:cs="Times New Roman"/>
          <w:i/>
          <w:iCs/>
        </w:rPr>
        <w:t>Bandung</w:t>
      </w:r>
      <w:r w:rsidRPr="00A42406">
        <w:rPr>
          <w:rFonts w:ascii="Times New Roman" w:hAnsi="Times New Roman" w:cs="Times New Roman"/>
        </w:rPr>
        <w:t>: Alfabeta.</w:t>
      </w:r>
    </w:p>
    <w:p w14:paraId="1210DDCB" w14:textId="4A511570" w:rsidR="002A59BB" w:rsidRDefault="002A59BB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59BB">
        <w:rPr>
          <w:rFonts w:ascii="Times New Roman" w:hAnsi="Times New Roman" w:cs="Times New Roman"/>
          <w:noProof/>
          <w:sz w:val="24"/>
          <w:szCs w:val="24"/>
        </w:rPr>
        <w:t xml:space="preserve">Zinnurain, &amp; Muzanni, A. (2016). Pengembangan buku ajar berbasis kearifan lokal pada siswa kelas v sekolah dasar. </w:t>
      </w:r>
      <w:r w:rsidRPr="002A59BB">
        <w:rPr>
          <w:rFonts w:ascii="Times New Roman" w:hAnsi="Times New Roman" w:cs="Times New Roman"/>
          <w:i/>
          <w:iCs/>
          <w:noProof/>
          <w:sz w:val="24"/>
          <w:szCs w:val="24"/>
        </w:rPr>
        <w:t>Jurnal Ilmiah IKIP Mataram</w:t>
      </w:r>
      <w:r w:rsidRPr="002A59B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59BB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2A59BB">
        <w:rPr>
          <w:rFonts w:ascii="Times New Roman" w:hAnsi="Times New Roman" w:cs="Times New Roman"/>
          <w:noProof/>
          <w:sz w:val="24"/>
          <w:szCs w:val="24"/>
        </w:rPr>
        <w:t>(2), 63–69.</w:t>
      </w:r>
    </w:p>
    <w:p w14:paraId="23B04793" w14:textId="3CB69CBB" w:rsidR="00A703ED" w:rsidRDefault="00A703ED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4A792F7" w14:textId="6BBDF02F" w:rsidR="00A703ED" w:rsidRDefault="00A703ED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0B42ED6" w14:textId="4B75BA02" w:rsidR="00A703ED" w:rsidRDefault="00A703ED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E6DB8B6" w14:textId="52542417" w:rsidR="00A703ED" w:rsidRDefault="00A703ED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0F95782" w14:textId="789EBED6" w:rsidR="00A703ED" w:rsidRDefault="00A703ED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C510607" w14:textId="5B611667" w:rsidR="00A703ED" w:rsidRDefault="00A703ED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" w:name="_GoBack"/>
      <w:bookmarkEnd w:id="1"/>
    </w:p>
    <w:p w14:paraId="36A561C8" w14:textId="01A512DF" w:rsidR="00A703ED" w:rsidRDefault="00A703ED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B124285" w14:textId="468ECEAB" w:rsidR="00A703ED" w:rsidRDefault="00A703ED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F9B549A" w14:textId="77777777" w:rsidR="00A703ED" w:rsidRDefault="00A703ED" w:rsidP="00F1454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4520E50" w14:textId="771AD0CB" w:rsidR="00F542B7" w:rsidRPr="005E1ECF" w:rsidRDefault="00031974" w:rsidP="00F1454A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sz w:val="24"/>
          <w:lang w:val="id-ID"/>
        </w:rPr>
      </w:pPr>
      <w:r>
        <w:rPr>
          <w:rFonts w:ascii="Times New Roman" w:hAnsi="Times New Roman" w:cs="Times New Roman"/>
          <w:b/>
          <w:sz w:val="24"/>
        </w:rPr>
        <w:fldChar w:fldCharType="end"/>
      </w:r>
    </w:p>
    <w:p w14:paraId="60FA069B" w14:textId="77777777" w:rsidR="00F542B7" w:rsidRDefault="00F542B7" w:rsidP="005E1F68">
      <w:pPr>
        <w:widowControl w:val="0"/>
        <w:autoSpaceDE w:val="0"/>
        <w:autoSpaceDN w:val="0"/>
        <w:adjustRightInd w:val="0"/>
        <w:spacing w:line="240" w:lineRule="auto"/>
        <w:rPr>
          <w:lang w:val="id-ID"/>
        </w:rPr>
      </w:pPr>
    </w:p>
    <w:p w14:paraId="24150205" w14:textId="418A70EB" w:rsidR="00F542B7" w:rsidRPr="00F542B7" w:rsidRDefault="00F542B7" w:rsidP="00F542B7">
      <w:pPr>
        <w:rPr>
          <w:lang w:val="id-ID"/>
        </w:rPr>
      </w:pPr>
    </w:p>
    <w:sectPr w:rsidR="00F542B7" w:rsidRPr="00F542B7" w:rsidSect="00884E65">
      <w:footerReference w:type="first" r:id="rId9"/>
      <w:pgSz w:w="11907" w:h="16839" w:code="9"/>
      <w:pgMar w:top="2268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E4FFDA1" w14:textId="77777777" w:rsidR="00E65C02" w:rsidRDefault="00E65C02" w:rsidP="00827FD9">
      <w:pPr>
        <w:spacing w:after="0" w:line="240" w:lineRule="auto"/>
      </w:pPr>
      <w:r>
        <w:separator/>
      </w:r>
    </w:p>
  </w:endnote>
  <w:endnote w:type="continuationSeparator" w:id="0">
    <w:p w14:paraId="21B98502" w14:textId="77777777" w:rsidR="00E65C02" w:rsidRDefault="00E65C02" w:rsidP="00827F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78715259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06B53349" w14:textId="77777777" w:rsidR="00CA45A4" w:rsidRPr="00884E65" w:rsidRDefault="00CA45A4">
        <w:pPr>
          <w:pStyle w:val="Footer"/>
          <w:jc w:val="center"/>
          <w:rPr>
            <w:rFonts w:ascii="Times New Roman" w:hAnsi="Times New Roman" w:cs="Times New Roman"/>
          </w:rPr>
        </w:pPr>
        <w:r w:rsidRPr="00884E65">
          <w:rPr>
            <w:rFonts w:ascii="Times New Roman" w:hAnsi="Times New Roman" w:cs="Times New Roman"/>
          </w:rPr>
          <w:fldChar w:fldCharType="begin"/>
        </w:r>
        <w:r w:rsidRPr="00884E65">
          <w:rPr>
            <w:rFonts w:ascii="Times New Roman" w:hAnsi="Times New Roman" w:cs="Times New Roman"/>
          </w:rPr>
          <w:instrText xml:space="preserve"> PAGE   \* MERGEFORMAT </w:instrText>
        </w:r>
        <w:r w:rsidRPr="00884E65">
          <w:rPr>
            <w:rFonts w:ascii="Times New Roman" w:hAnsi="Times New Roman" w:cs="Times New Roman"/>
          </w:rPr>
          <w:fldChar w:fldCharType="separate"/>
        </w:r>
        <w:r w:rsidR="005E1ECF">
          <w:rPr>
            <w:rFonts w:ascii="Times New Roman" w:hAnsi="Times New Roman" w:cs="Times New Roman"/>
            <w:noProof/>
          </w:rPr>
          <w:t>1</w:t>
        </w:r>
        <w:r w:rsidRPr="00884E65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707D1FFA" w14:textId="77777777" w:rsidR="00CA45A4" w:rsidRDefault="00CA45A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D6CC0D1" w14:textId="77777777" w:rsidR="00E65C02" w:rsidRDefault="00E65C02" w:rsidP="00827FD9">
      <w:pPr>
        <w:spacing w:after="0" w:line="240" w:lineRule="auto"/>
      </w:pPr>
      <w:r>
        <w:separator/>
      </w:r>
    </w:p>
  </w:footnote>
  <w:footnote w:type="continuationSeparator" w:id="0">
    <w:p w14:paraId="13AB0008" w14:textId="77777777" w:rsidR="00E65C02" w:rsidRDefault="00E65C02" w:rsidP="00827FD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2F11A3"/>
    <w:multiLevelType w:val="hybridMultilevel"/>
    <w:tmpl w:val="041C29E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CB900D3A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E532B97"/>
    <w:multiLevelType w:val="hybridMultilevel"/>
    <w:tmpl w:val="189466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FE455DA"/>
    <w:multiLevelType w:val="hybridMultilevel"/>
    <w:tmpl w:val="9110BE8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10FB2257"/>
    <w:multiLevelType w:val="hybridMultilevel"/>
    <w:tmpl w:val="4DBCAFEE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">
    <w:nsid w:val="14CA44D3"/>
    <w:multiLevelType w:val="hybridMultilevel"/>
    <w:tmpl w:val="12D03B50"/>
    <w:lvl w:ilvl="0" w:tplc="E96ECBF0">
      <w:start w:val="4"/>
      <w:numFmt w:val="decimal"/>
      <w:lvlText w:val="%1."/>
      <w:lvlJc w:val="left"/>
      <w:pPr>
        <w:ind w:left="149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8273A4E"/>
    <w:multiLevelType w:val="hybridMultilevel"/>
    <w:tmpl w:val="6A525C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9016B55"/>
    <w:multiLevelType w:val="hybridMultilevel"/>
    <w:tmpl w:val="8D12801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C1C07B4"/>
    <w:multiLevelType w:val="hybridMultilevel"/>
    <w:tmpl w:val="A1A6E5AE"/>
    <w:lvl w:ilvl="0" w:tplc="19AAD9A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C7024CD"/>
    <w:multiLevelType w:val="hybridMultilevel"/>
    <w:tmpl w:val="0C34A39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D5A4AB2"/>
    <w:multiLevelType w:val="hybridMultilevel"/>
    <w:tmpl w:val="8C46D2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>
    <w:nsid w:val="202D1605"/>
    <w:multiLevelType w:val="hybridMultilevel"/>
    <w:tmpl w:val="CA48AF62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1">
    <w:nsid w:val="211D1D76"/>
    <w:multiLevelType w:val="hybridMultilevel"/>
    <w:tmpl w:val="BABC30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25D0040"/>
    <w:multiLevelType w:val="hybridMultilevel"/>
    <w:tmpl w:val="A3BABF8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257950D0"/>
    <w:multiLevelType w:val="hybridMultilevel"/>
    <w:tmpl w:val="EA4CF352"/>
    <w:lvl w:ilvl="0" w:tplc="EB64FCC6">
      <w:start w:val="1"/>
      <w:numFmt w:val="decimal"/>
      <w:lvlText w:val="%1."/>
      <w:lvlJc w:val="left"/>
      <w:pPr>
        <w:ind w:left="1493" w:hanging="360"/>
      </w:pPr>
    </w:lvl>
    <w:lvl w:ilvl="1" w:tplc="04090019" w:tentative="1">
      <w:start w:val="1"/>
      <w:numFmt w:val="lowerLetter"/>
      <w:lvlText w:val="%2."/>
      <w:lvlJc w:val="left"/>
      <w:pPr>
        <w:ind w:left="2213" w:hanging="360"/>
      </w:pPr>
    </w:lvl>
    <w:lvl w:ilvl="2" w:tplc="0409001B" w:tentative="1">
      <w:start w:val="1"/>
      <w:numFmt w:val="lowerRoman"/>
      <w:lvlText w:val="%3."/>
      <w:lvlJc w:val="right"/>
      <w:pPr>
        <w:ind w:left="2933" w:hanging="180"/>
      </w:pPr>
    </w:lvl>
    <w:lvl w:ilvl="3" w:tplc="0409000F" w:tentative="1">
      <w:start w:val="1"/>
      <w:numFmt w:val="decimal"/>
      <w:lvlText w:val="%4."/>
      <w:lvlJc w:val="left"/>
      <w:pPr>
        <w:ind w:left="3653" w:hanging="360"/>
      </w:pPr>
    </w:lvl>
    <w:lvl w:ilvl="4" w:tplc="04090019" w:tentative="1">
      <w:start w:val="1"/>
      <w:numFmt w:val="lowerLetter"/>
      <w:lvlText w:val="%5."/>
      <w:lvlJc w:val="left"/>
      <w:pPr>
        <w:ind w:left="4373" w:hanging="360"/>
      </w:pPr>
    </w:lvl>
    <w:lvl w:ilvl="5" w:tplc="0409001B" w:tentative="1">
      <w:start w:val="1"/>
      <w:numFmt w:val="lowerRoman"/>
      <w:lvlText w:val="%6."/>
      <w:lvlJc w:val="right"/>
      <w:pPr>
        <w:ind w:left="5093" w:hanging="180"/>
      </w:pPr>
    </w:lvl>
    <w:lvl w:ilvl="6" w:tplc="0409000F" w:tentative="1">
      <w:start w:val="1"/>
      <w:numFmt w:val="decimal"/>
      <w:lvlText w:val="%7."/>
      <w:lvlJc w:val="left"/>
      <w:pPr>
        <w:ind w:left="5813" w:hanging="360"/>
      </w:pPr>
    </w:lvl>
    <w:lvl w:ilvl="7" w:tplc="04090019" w:tentative="1">
      <w:start w:val="1"/>
      <w:numFmt w:val="lowerLetter"/>
      <w:lvlText w:val="%8."/>
      <w:lvlJc w:val="left"/>
      <w:pPr>
        <w:ind w:left="6533" w:hanging="360"/>
      </w:pPr>
    </w:lvl>
    <w:lvl w:ilvl="8" w:tplc="0409001B" w:tentative="1">
      <w:start w:val="1"/>
      <w:numFmt w:val="lowerRoman"/>
      <w:lvlText w:val="%9."/>
      <w:lvlJc w:val="right"/>
      <w:pPr>
        <w:ind w:left="7253" w:hanging="180"/>
      </w:pPr>
    </w:lvl>
  </w:abstractNum>
  <w:abstractNum w:abstractNumId="14">
    <w:nsid w:val="265F4464"/>
    <w:multiLevelType w:val="hybridMultilevel"/>
    <w:tmpl w:val="F16C5D38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>
    <w:nsid w:val="3444598E"/>
    <w:multiLevelType w:val="hybridMultilevel"/>
    <w:tmpl w:val="CC5680C6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3ED22EBD"/>
    <w:multiLevelType w:val="hybridMultilevel"/>
    <w:tmpl w:val="6F7A1B06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3F3C1707"/>
    <w:multiLevelType w:val="hybridMultilevel"/>
    <w:tmpl w:val="E260397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DEEEF232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FA565A9"/>
    <w:multiLevelType w:val="hybridMultilevel"/>
    <w:tmpl w:val="90B61D1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3B6AD4DE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42527D08"/>
    <w:multiLevelType w:val="hybridMultilevel"/>
    <w:tmpl w:val="F49210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39B41FB"/>
    <w:multiLevelType w:val="hybridMultilevel"/>
    <w:tmpl w:val="17FC5F6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>
    <w:nsid w:val="45CF5FE0"/>
    <w:multiLevelType w:val="hybridMultilevel"/>
    <w:tmpl w:val="D9EEF7D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3065B54"/>
    <w:multiLevelType w:val="hybridMultilevel"/>
    <w:tmpl w:val="C3A296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F">
      <w:start w:val="1"/>
      <w:numFmt w:val="decimal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3C339E8"/>
    <w:multiLevelType w:val="hybridMultilevel"/>
    <w:tmpl w:val="6014573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92E61F98">
      <w:start w:val="1"/>
      <w:numFmt w:val="decimal"/>
      <w:lvlText w:val="(%2)"/>
      <w:lvlJc w:val="left"/>
      <w:pPr>
        <w:ind w:left="1515" w:hanging="435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55055709"/>
    <w:multiLevelType w:val="hybridMultilevel"/>
    <w:tmpl w:val="645C9EE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7722E7E4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A2C0B57"/>
    <w:multiLevelType w:val="hybridMultilevel"/>
    <w:tmpl w:val="260E3BE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CCD00A8"/>
    <w:multiLevelType w:val="hybridMultilevel"/>
    <w:tmpl w:val="37AC1412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6A7A3968">
      <w:start w:val="1"/>
      <w:numFmt w:val="decimal"/>
      <w:lvlText w:val="%2."/>
      <w:lvlJc w:val="left"/>
      <w:pPr>
        <w:ind w:left="216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>
    <w:nsid w:val="5D8C16F7"/>
    <w:multiLevelType w:val="hybridMultilevel"/>
    <w:tmpl w:val="BCE29E34"/>
    <w:lvl w:ilvl="0" w:tplc="0409000F">
      <w:start w:val="1"/>
      <w:numFmt w:val="decimal"/>
      <w:lvlText w:val="%1."/>
      <w:lvlJc w:val="left"/>
      <w:pPr>
        <w:ind w:left="1288" w:hanging="360"/>
      </w:pPr>
    </w:lvl>
    <w:lvl w:ilvl="1" w:tplc="04090019" w:tentative="1">
      <w:start w:val="1"/>
      <w:numFmt w:val="lowerLetter"/>
      <w:lvlText w:val="%2."/>
      <w:lvlJc w:val="left"/>
      <w:pPr>
        <w:ind w:left="2008" w:hanging="360"/>
      </w:pPr>
    </w:lvl>
    <w:lvl w:ilvl="2" w:tplc="0409001B" w:tentative="1">
      <w:start w:val="1"/>
      <w:numFmt w:val="lowerRoman"/>
      <w:lvlText w:val="%3."/>
      <w:lvlJc w:val="right"/>
      <w:pPr>
        <w:ind w:left="2728" w:hanging="180"/>
      </w:pPr>
    </w:lvl>
    <w:lvl w:ilvl="3" w:tplc="0409000F" w:tentative="1">
      <w:start w:val="1"/>
      <w:numFmt w:val="decimal"/>
      <w:lvlText w:val="%4."/>
      <w:lvlJc w:val="left"/>
      <w:pPr>
        <w:ind w:left="3448" w:hanging="360"/>
      </w:pPr>
    </w:lvl>
    <w:lvl w:ilvl="4" w:tplc="04090019" w:tentative="1">
      <w:start w:val="1"/>
      <w:numFmt w:val="lowerLetter"/>
      <w:lvlText w:val="%5."/>
      <w:lvlJc w:val="left"/>
      <w:pPr>
        <w:ind w:left="4168" w:hanging="360"/>
      </w:pPr>
    </w:lvl>
    <w:lvl w:ilvl="5" w:tplc="0409001B" w:tentative="1">
      <w:start w:val="1"/>
      <w:numFmt w:val="lowerRoman"/>
      <w:lvlText w:val="%6."/>
      <w:lvlJc w:val="right"/>
      <w:pPr>
        <w:ind w:left="4888" w:hanging="180"/>
      </w:pPr>
    </w:lvl>
    <w:lvl w:ilvl="6" w:tplc="0409000F" w:tentative="1">
      <w:start w:val="1"/>
      <w:numFmt w:val="decimal"/>
      <w:lvlText w:val="%7."/>
      <w:lvlJc w:val="left"/>
      <w:pPr>
        <w:ind w:left="5608" w:hanging="360"/>
      </w:pPr>
    </w:lvl>
    <w:lvl w:ilvl="7" w:tplc="04090019" w:tentative="1">
      <w:start w:val="1"/>
      <w:numFmt w:val="lowerLetter"/>
      <w:lvlText w:val="%8."/>
      <w:lvlJc w:val="left"/>
      <w:pPr>
        <w:ind w:left="6328" w:hanging="360"/>
      </w:pPr>
    </w:lvl>
    <w:lvl w:ilvl="8" w:tplc="0409001B" w:tentative="1">
      <w:start w:val="1"/>
      <w:numFmt w:val="lowerRoman"/>
      <w:lvlText w:val="%9."/>
      <w:lvlJc w:val="right"/>
      <w:pPr>
        <w:ind w:left="7048" w:hanging="180"/>
      </w:pPr>
    </w:lvl>
  </w:abstractNum>
  <w:abstractNum w:abstractNumId="28">
    <w:nsid w:val="60B719A7"/>
    <w:multiLevelType w:val="hybridMultilevel"/>
    <w:tmpl w:val="43E4D5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61850991"/>
    <w:multiLevelType w:val="hybridMultilevel"/>
    <w:tmpl w:val="561E45E6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0">
    <w:nsid w:val="621A4A19"/>
    <w:multiLevelType w:val="hybridMultilevel"/>
    <w:tmpl w:val="0870047A"/>
    <w:lvl w:ilvl="0" w:tplc="04090019">
      <w:start w:val="1"/>
      <w:numFmt w:val="lowerLetter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648" w:hanging="360"/>
      </w:pPr>
    </w:lvl>
    <w:lvl w:ilvl="2" w:tplc="0409001B" w:tentative="1">
      <w:start w:val="1"/>
      <w:numFmt w:val="lowerRoman"/>
      <w:lvlText w:val="%3."/>
      <w:lvlJc w:val="right"/>
      <w:pPr>
        <w:ind w:left="2368" w:hanging="180"/>
      </w:pPr>
    </w:lvl>
    <w:lvl w:ilvl="3" w:tplc="0409000F" w:tentative="1">
      <w:start w:val="1"/>
      <w:numFmt w:val="decimal"/>
      <w:lvlText w:val="%4."/>
      <w:lvlJc w:val="left"/>
      <w:pPr>
        <w:ind w:left="3088" w:hanging="360"/>
      </w:pPr>
    </w:lvl>
    <w:lvl w:ilvl="4" w:tplc="04090019" w:tentative="1">
      <w:start w:val="1"/>
      <w:numFmt w:val="lowerLetter"/>
      <w:lvlText w:val="%5."/>
      <w:lvlJc w:val="left"/>
      <w:pPr>
        <w:ind w:left="3808" w:hanging="360"/>
      </w:pPr>
    </w:lvl>
    <w:lvl w:ilvl="5" w:tplc="0409001B" w:tentative="1">
      <w:start w:val="1"/>
      <w:numFmt w:val="lowerRoman"/>
      <w:lvlText w:val="%6."/>
      <w:lvlJc w:val="right"/>
      <w:pPr>
        <w:ind w:left="4528" w:hanging="180"/>
      </w:pPr>
    </w:lvl>
    <w:lvl w:ilvl="6" w:tplc="0409000F" w:tentative="1">
      <w:start w:val="1"/>
      <w:numFmt w:val="decimal"/>
      <w:lvlText w:val="%7."/>
      <w:lvlJc w:val="left"/>
      <w:pPr>
        <w:ind w:left="5248" w:hanging="360"/>
      </w:pPr>
    </w:lvl>
    <w:lvl w:ilvl="7" w:tplc="04090019" w:tentative="1">
      <w:start w:val="1"/>
      <w:numFmt w:val="lowerLetter"/>
      <w:lvlText w:val="%8."/>
      <w:lvlJc w:val="left"/>
      <w:pPr>
        <w:ind w:left="5968" w:hanging="360"/>
      </w:pPr>
    </w:lvl>
    <w:lvl w:ilvl="8" w:tplc="0409001B" w:tentative="1">
      <w:start w:val="1"/>
      <w:numFmt w:val="lowerRoman"/>
      <w:lvlText w:val="%9."/>
      <w:lvlJc w:val="right"/>
      <w:pPr>
        <w:ind w:left="6688" w:hanging="180"/>
      </w:pPr>
    </w:lvl>
  </w:abstractNum>
  <w:abstractNum w:abstractNumId="31">
    <w:nsid w:val="66510234"/>
    <w:multiLevelType w:val="hybridMultilevel"/>
    <w:tmpl w:val="FB103C90"/>
    <w:lvl w:ilvl="0" w:tplc="BAC47EB8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32">
    <w:nsid w:val="6E26046F"/>
    <w:multiLevelType w:val="hybridMultilevel"/>
    <w:tmpl w:val="4DF894C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716A356D"/>
    <w:multiLevelType w:val="hybridMultilevel"/>
    <w:tmpl w:val="C2A6FB7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F">
      <w:start w:val="1"/>
      <w:numFmt w:val="decimal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7A736E57"/>
    <w:multiLevelType w:val="hybridMultilevel"/>
    <w:tmpl w:val="6F28BE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23"/>
  </w:num>
  <w:num w:numId="3">
    <w:abstractNumId w:val="21"/>
  </w:num>
  <w:num w:numId="4">
    <w:abstractNumId w:val="17"/>
  </w:num>
  <w:num w:numId="5">
    <w:abstractNumId w:val="19"/>
  </w:num>
  <w:num w:numId="6">
    <w:abstractNumId w:val="16"/>
  </w:num>
  <w:num w:numId="7">
    <w:abstractNumId w:val="0"/>
  </w:num>
  <w:num w:numId="8">
    <w:abstractNumId w:val="14"/>
  </w:num>
  <w:num w:numId="9">
    <w:abstractNumId w:val="26"/>
  </w:num>
  <w:num w:numId="10">
    <w:abstractNumId w:val="6"/>
  </w:num>
  <w:num w:numId="11">
    <w:abstractNumId w:val="12"/>
  </w:num>
  <w:num w:numId="12">
    <w:abstractNumId w:val="28"/>
  </w:num>
  <w:num w:numId="13">
    <w:abstractNumId w:val="34"/>
  </w:num>
  <w:num w:numId="14">
    <w:abstractNumId w:val="5"/>
  </w:num>
  <w:num w:numId="15">
    <w:abstractNumId w:val="24"/>
  </w:num>
  <w:num w:numId="16">
    <w:abstractNumId w:val="18"/>
  </w:num>
  <w:num w:numId="17">
    <w:abstractNumId w:val="1"/>
  </w:num>
  <w:num w:numId="18">
    <w:abstractNumId w:val="29"/>
  </w:num>
  <w:num w:numId="19">
    <w:abstractNumId w:val="22"/>
  </w:num>
  <w:num w:numId="20">
    <w:abstractNumId w:val="33"/>
  </w:num>
  <w:num w:numId="21">
    <w:abstractNumId w:val="8"/>
  </w:num>
  <w:num w:numId="22">
    <w:abstractNumId w:val="20"/>
  </w:num>
  <w:num w:numId="23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"/>
  </w:num>
  <w:num w:numId="25">
    <w:abstractNumId w:val="15"/>
  </w:num>
  <w:num w:numId="26">
    <w:abstractNumId w:val="13"/>
  </w:num>
  <w:num w:numId="27">
    <w:abstractNumId w:val="7"/>
  </w:num>
  <w:num w:numId="28">
    <w:abstractNumId w:val="31"/>
  </w:num>
  <w:num w:numId="29">
    <w:abstractNumId w:val="4"/>
  </w:num>
  <w:num w:numId="30">
    <w:abstractNumId w:val="30"/>
  </w:num>
  <w:num w:numId="31">
    <w:abstractNumId w:val="10"/>
  </w:num>
  <w:num w:numId="32">
    <w:abstractNumId w:val="3"/>
  </w:num>
  <w:num w:numId="33">
    <w:abstractNumId w:val="32"/>
  </w:num>
  <w:num w:numId="34">
    <w:abstractNumId w:val="27"/>
  </w:num>
  <w:num w:numId="35">
    <w:abstractNumId w:val="25"/>
  </w:num>
  <w:numIdMacAtCleanup w:val="2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hideSpellingErrors/>
  <w:proofState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D3407"/>
    <w:rsid w:val="0000354F"/>
    <w:rsid w:val="000069EC"/>
    <w:rsid w:val="00013637"/>
    <w:rsid w:val="00021DFE"/>
    <w:rsid w:val="00022151"/>
    <w:rsid w:val="00022398"/>
    <w:rsid w:val="00031974"/>
    <w:rsid w:val="00036824"/>
    <w:rsid w:val="00040635"/>
    <w:rsid w:val="0004119E"/>
    <w:rsid w:val="00052F09"/>
    <w:rsid w:val="00061209"/>
    <w:rsid w:val="000627D2"/>
    <w:rsid w:val="00072B41"/>
    <w:rsid w:val="0007413E"/>
    <w:rsid w:val="00076BE2"/>
    <w:rsid w:val="00081199"/>
    <w:rsid w:val="00085298"/>
    <w:rsid w:val="00096F7E"/>
    <w:rsid w:val="00097617"/>
    <w:rsid w:val="00097791"/>
    <w:rsid w:val="000A2CE2"/>
    <w:rsid w:val="000B17B2"/>
    <w:rsid w:val="000B2036"/>
    <w:rsid w:val="000B58BA"/>
    <w:rsid w:val="000D04E0"/>
    <w:rsid w:val="000D6372"/>
    <w:rsid w:val="000E110B"/>
    <w:rsid w:val="001047B4"/>
    <w:rsid w:val="00105E42"/>
    <w:rsid w:val="00114076"/>
    <w:rsid w:val="00115643"/>
    <w:rsid w:val="001231F7"/>
    <w:rsid w:val="00123D7F"/>
    <w:rsid w:val="00125D9B"/>
    <w:rsid w:val="0013239B"/>
    <w:rsid w:val="00134BB6"/>
    <w:rsid w:val="00135AA8"/>
    <w:rsid w:val="001370D3"/>
    <w:rsid w:val="00144056"/>
    <w:rsid w:val="001453C7"/>
    <w:rsid w:val="0016678A"/>
    <w:rsid w:val="00176336"/>
    <w:rsid w:val="001923EE"/>
    <w:rsid w:val="00195CB9"/>
    <w:rsid w:val="001A0533"/>
    <w:rsid w:val="001A092B"/>
    <w:rsid w:val="001A251D"/>
    <w:rsid w:val="001A2DB0"/>
    <w:rsid w:val="001B2AF0"/>
    <w:rsid w:val="001C15EC"/>
    <w:rsid w:val="001C641B"/>
    <w:rsid w:val="001C707B"/>
    <w:rsid w:val="001D04E0"/>
    <w:rsid w:val="001D726E"/>
    <w:rsid w:val="001E0D07"/>
    <w:rsid w:val="001E258C"/>
    <w:rsid w:val="001F3635"/>
    <w:rsid w:val="00202300"/>
    <w:rsid w:val="00214EDB"/>
    <w:rsid w:val="00221F0A"/>
    <w:rsid w:val="002235F2"/>
    <w:rsid w:val="00223AA8"/>
    <w:rsid w:val="00224CBB"/>
    <w:rsid w:val="00230BF5"/>
    <w:rsid w:val="0023459C"/>
    <w:rsid w:val="0023527C"/>
    <w:rsid w:val="0023787A"/>
    <w:rsid w:val="00240C9B"/>
    <w:rsid w:val="00243C6C"/>
    <w:rsid w:val="00256519"/>
    <w:rsid w:val="002577B1"/>
    <w:rsid w:val="0027186A"/>
    <w:rsid w:val="00281723"/>
    <w:rsid w:val="00281EA3"/>
    <w:rsid w:val="002A0C92"/>
    <w:rsid w:val="002A59BB"/>
    <w:rsid w:val="002A5CED"/>
    <w:rsid w:val="002B1CD4"/>
    <w:rsid w:val="002D2FFB"/>
    <w:rsid w:val="002D5399"/>
    <w:rsid w:val="002E7ACD"/>
    <w:rsid w:val="002F06EA"/>
    <w:rsid w:val="002F5798"/>
    <w:rsid w:val="002F629C"/>
    <w:rsid w:val="002F78AE"/>
    <w:rsid w:val="0030060E"/>
    <w:rsid w:val="00302910"/>
    <w:rsid w:val="00327561"/>
    <w:rsid w:val="00330287"/>
    <w:rsid w:val="00352E25"/>
    <w:rsid w:val="00364433"/>
    <w:rsid w:val="0036737C"/>
    <w:rsid w:val="00367417"/>
    <w:rsid w:val="00376B57"/>
    <w:rsid w:val="00377A45"/>
    <w:rsid w:val="003817C5"/>
    <w:rsid w:val="003866F4"/>
    <w:rsid w:val="0039372B"/>
    <w:rsid w:val="00397E44"/>
    <w:rsid w:val="003A12F5"/>
    <w:rsid w:val="003A21D5"/>
    <w:rsid w:val="003A65E7"/>
    <w:rsid w:val="003C2A63"/>
    <w:rsid w:val="003D242D"/>
    <w:rsid w:val="003D421F"/>
    <w:rsid w:val="003D593F"/>
    <w:rsid w:val="003E77A4"/>
    <w:rsid w:val="003E7E06"/>
    <w:rsid w:val="003F00A6"/>
    <w:rsid w:val="003F2688"/>
    <w:rsid w:val="003F2F0E"/>
    <w:rsid w:val="003F612E"/>
    <w:rsid w:val="00405042"/>
    <w:rsid w:val="00407F9F"/>
    <w:rsid w:val="004169EE"/>
    <w:rsid w:val="00417D41"/>
    <w:rsid w:val="00422732"/>
    <w:rsid w:val="00422C2D"/>
    <w:rsid w:val="00422F29"/>
    <w:rsid w:val="00423257"/>
    <w:rsid w:val="00436CDB"/>
    <w:rsid w:val="004410ED"/>
    <w:rsid w:val="00441BD4"/>
    <w:rsid w:val="0044386D"/>
    <w:rsid w:val="004477F2"/>
    <w:rsid w:val="004506A5"/>
    <w:rsid w:val="00465D8F"/>
    <w:rsid w:val="0046795E"/>
    <w:rsid w:val="00474011"/>
    <w:rsid w:val="00477E73"/>
    <w:rsid w:val="00481894"/>
    <w:rsid w:val="00481EF3"/>
    <w:rsid w:val="004823EB"/>
    <w:rsid w:val="004865C8"/>
    <w:rsid w:val="00491AE3"/>
    <w:rsid w:val="004950AF"/>
    <w:rsid w:val="00495E06"/>
    <w:rsid w:val="00495E84"/>
    <w:rsid w:val="004A5BC5"/>
    <w:rsid w:val="004B5B09"/>
    <w:rsid w:val="004D2043"/>
    <w:rsid w:val="004E4439"/>
    <w:rsid w:val="004E4E21"/>
    <w:rsid w:val="004F7C6D"/>
    <w:rsid w:val="00505AEE"/>
    <w:rsid w:val="00512542"/>
    <w:rsid w:val="005213E5"/>
    <w:rsid w:val="00542342"/>
    <w:rsid w:val="005629AA"/>
    <w:rsid w:val="00563469"/>
    <w:rsid w:val="00583A02"/>
    <w:rsid w:val="00597A50"/>
    <w:rsid w:val="005A031A"/>
    <w:rsid w:val="005A4A00"/>
    <w:rsid w:val="005A561A"/>
    <w:rsid w:val="005C240F"/>
    <w:rsid w:val="005D3407"/>
    <w:rsid w:val="005E0954"/>
    <w:rsid w:val="005E1ECF"/>
    <w:rsid w:val="005E1F68"/>
    <w:rsid w:val="005E618E"/>
    <w:rsid w:val="005F15D1"/>
    <w:rsid w:val="005F2C78"/>
    <w:rsid w:val="0060181D"/>
    <w:rsid w:val="0060728E"/>
    <w:rsid w:val="0062554E"/>
    <w:rsid w:val="00630F55"/>
    <w:rsid w:val="00633B9D"/>
    <w:rsid w:val="006363AB"/>
    <w:rsid w:val="00637A53"/>
    <w:rsid w:val="00642ACF"/>
    <w:rsid w:val="0065704E"/>
    <w:rsid w:val="00662488"/>
    <w:rsid w:val="006667D5"/>
    <w:rsid w:val="0068079B"/>
    <w:rsid w:val="006844D6"/>
    <w:rsid w:val="00686805"/>
    <w:rsid w:val="006933E5"/>
    <w:rsid w:val="00695B17"/>
    <w:rsid w:val="006C6C34"/>
    <w:rsid w:val="006D5F37"/>
    <w:rsid w:val="006D7900"/>
    <w:rsid w:val="006E4296"/>
    <w:rsid w:val="006E4608"/>
    <w:rsid w:val="006F0EC4"/>
    <w:rsid w:val="006F1305"/>
    <w:rsid w:val="006F145B"/>
    <w:rsid w:val="00703EC7"/>
    <w:rsid w:val="0070586B"/>
    <w:rsid w:val="00710768"/>
    <w:rsid w:val="00710AA3"/>
    <w:rsid w:val="007117E2"/>
    <w:rsid w:val="00713493"/>
    <w:rsid w:val="007260B3"/>
    <w:rsid w:val="00733987"/>
    <w:rsid w:val="007345E4"/>
    <w:rsid w:val="00741E58"/>
    <w:rsid w:val="00754D50"/>
    <w:rsid w:val="007627A5"/>
    <w:rsid w:val="00765278"/>
    <w:rsid w:val="00766EE5"/>
    <w:rsid w:val="00776640"/>
    <w:rsid w:val="007865FF"/>
    <w:rsid w:val="00791FFA"/>
    <w:rsid w:val="00793C6D"/>
    <w:rsid w:val="007A2992"/>
    <w:rsid w:val="007A5465"/>
    <w:rsid w:val="007A57D0"/>
    <w:rsid w:val="007A6108"/>
    <w:rsid w:val="007B0EB4"/>
    <w:rsid w:val="007C0A0D"/>
    <w:rsid w:val="007C0FD4"/>
    <w:rsid w:val="007C16F7"/>
    <w:rsid w:val="007C6BC8"/>
    <w:rsid w:val="007D2416"/>
    <w:rsid w:val="007D3EF9"/>
    <w:rsid w:val="007D6A23"/>
    <w:rsid w:val="007D7E66"/>
    <w:rsid w:val="007E2FE9"/>
    <w:rsid w:val="007F269D"/>
    <w:rsid w:val="007F7CCE"/>
    <w:rsid w:val="00806359"/>
    <w:rsid w:val="00816A49"/>
    <w:rsid w:val="00821FA5"/>
    <w:rsid w:val="0082574D"/>
    <w:rsid w:val="008274F9"/>
    <w:rsid w:val="00827FD9"/>
    <w:rsid w:val="00836240"/>
    <w:rsid w:val="00844829"/>
    <w:rsid w:val="008544DA"/>
    <w:rsid w:val="008618C7"/>
    <w:rsid w:val="00863A6A"/>
    <w:rsid w:val="00884492"/>
    <w:rsid w:val="00884E65"/>
    <w:rsid w:val="00887953"/>
    <w:rsid w:val="008B1E16"/>
    <w:rsid w:val="008B1E68"/>
    <w:rsid w:val="008B4557"/>
    <w:rsid w:val="008B7440"/>
    <w:rsid w:val="008C2841"/>
    <w:rsid w:val="008C6B49"/>
    <w:rsid w:val="008D0918"/>
    <w:rsid w:val="008D5761"/>
    <w:rsid w:val="008D6D0F"/>
    <w:rsid w:val="008E396A"/>
    <w:rsid w:val="008F019A"/>
    <w:rsid w:val="008F4F07"/>
    <w:rsid w:val="008F6F67"/>
    <w:rsid w:val="009026DD"/>
    <w:rsid w:val="0090356E"/>
    <w:rsid w:val="00903DFD"/>
    <w:rsid w:val="00906B9F"/>
    <w:rsid w:val="00911E91"/>
    <w:rsid w:val="0091677E"/>
    <w:rsid w:val="009278E0"/>
    <w:rsid w:val="00933696"/>
    <w:rsid w:val="00935738"/>
    <w:rsid w:val="009364EB"/>
    <w:rsid w:val="00937A81"/>
    <w:rsid w:val="0094327C"/>
    <w:rsid w:val="0095459F"/>
    <w:rsid w:val="00960332"/>
    <w:rsid w:val="009731C2"/>
    <w:rsid w:val="0098146B"/>
    <w:rsid w:val="00984744"/>
    <w:rsid w:val="00984E95"/>
    <w:rsid w:val="0099165A"/>
    <w:rsid w:val="00991699"/>
    <w:rsid w:val="009A2F7A"/>
    <w:rsid w:val="009A5E32"/>
    <w:rsid w:val="009B50B0"/>
    <w:rsid w:val="009B7DF6"/>
    <w:rsid w:val="009D16D7"/>
    <w:rsid w:val="009D17CD"/>
    <w:rsid w:val="009D4B07"/>
    <w:rsid w:val="009E309E"/>
    <w:rsid w:val="009E3C18"/>
    <w:rsid w:val="009E4501"/>
    <w:rsid w:val="009E7731"/>
    <w:rsid w:val="009F3885"/>
    <w:rsid w:val="00A00139"/>
    <w:rsid w:val="00A062DF"/>
    <w:rsid w:val="00A107ED"/>
    <w:rsid w:val="00A129A3"/>
    <w:rsid w:val="00A35A62"/>
    <w:rsid w:val="00A40661"/>
    <w:rsid w:val="00A42406"/>
    <w:rsid w:val="00A439AB"/>
    <w:rsid w:val="00A456BD"/>
    <w:rsid w:val="00A5018B"/>
    <w:rsid w:val="00A50747"/>
    <w:rsid w:val="00A53025"/>
    <w:rsid w:val="00A53FD9"/>
    <w:rsid w:val="00A543FE"/>
    <w:rsid w:val="00A60725"/>
    <w:rsid w:val="00A627A1"/>
    <w:rsid w:val="00A63FBE"/>
    <w:rsid w:val="00A65122"/>
    <w:rsid w:val="00A703ED"/>
    <w:rsid w:val="00A72189"/>
    <w:rsid w:val="00A74A61"/>
    <w:rsid w:val="00A804A9"/>
    <w:rsid w:val="00A82714"/>
    <w:rsid w:val="00A83265"/>
    <w:rsid w:val="00A87A6B"/>
    <w:rsid w:val="00A94DE6"/>
    <w:rsid w:val="00A971DD"/>
    <w:rsid w:val="00A97C06"/>
    <w:rsid w:val="00AA2490"/>
    <w:rsid w:val="00AB1748"/>
    <w:rsid w:val="00AB2373"/>
    <w:rsid w:val="00AC2C21"/>
    <w:rsid w:val="00AC3EFF"/>
    <w:rsid w:val="00AD3F15"/>
    <w:rsid w:val="00AE4973"/>
    <w:rsid w:val="00AE5D56"/>
    <w:rsid w:val="00AE5F0B"/>
    <w:rsid w:val="00AF0214"/>
    <w:rsid w:val="00AF1642"/>
    <w:rsid w:val="00B21383"/>
    <w:rsid w:val="00B2590C"/>
    <w:rsid w:val="00B34FED"/>
    <w:rsid w:val="00B544B4"/>
    <w:rsid w:val="00B619D7"/>
    <w:rsid w:val="00B630F6"/>
    <w:rsid w:val="00B65921"/>
    <w:rsid w:val="00B84215"/>
    <w:rsid w:val="00B91C4D"/>
    <w:rsid w:val="00B9293C"/>
    <w:rsid w:val="00B97245"/>
    <w:rsid w:val="00BA3050"/>
    <w:rsid w:val="00BA39CF"/>
    <w:rsid w:val="00BB43A8"/>
    <w:rsid w:val="00BC2938"/>
    <w:rsid w:val="00BC4AC1"/>
    <w:rsid w:val="00BD56FF"/>
    <w:rsid w:val="00BE5B3E"/>
    <w:rsid w:val="00BF3638"/>
    <w:rsid w:val="00BF74F4"/>
    <w:rsid w:val="00C0678A"/>
    <w:rsid w:val="00C11246"/>
    <w:rsid w:val="00C1230E"/>
    <w:rsid w:val="00C13914"/>
    <w:rsid w:val="00C32844"/>
    <w:rsid w:val="00C40169"/>
    <w:rsid w:val="00C63360"/>
    <w:rsid w:val="00C6338E"/>
    <w:rsid w:val="00C6537B"/>
    <w:rsid w:val="00C65483"/>
    <w:rsid w:val="00C656C6"/>
    <w:rsid w:val="00C65A98"/>
    <w:rsid w:val="00C677B1"/>
    <w:rsid w:val="00C74565"/>
    <w:rsid w:val="00C74E73"/>
    <w:rsid w:val="00C754E8"/>
    <w:rsid w:val="00C757D4"/>
    <w:rsid w:val="00C80822"/>
    <w:rsid w:val="00C91952"/>
    <w:rsid w:val="00C93CB1"/>
    <w:rsid w:val="00C95FDF"/>
    <w:rsid w:val="00C97982"/>
    <w:rsid w:val="00CA377F"/>
    <w:rsid w:val="00CA45A4"/>
    <w:rsid w:val="00CA49B3"/>
    <w:rsid w:val="00CB16DC"/>
    <w:rsid w:val="00CD3C15"/>
    <w:rsid w:val="00CE059A"/>
    <w:rsid w:val="00CE0E72"/>
    <w:rsid w:val="00CE34E0"/>
    <w:rsid w:val="00CF6185"/>
    <w:rsid w:val="00D00EDD"/>
    <w:rsid w:val="00D051F7"/>
    <w:rsid w:val="00D066C9"/>
    <w:rsid w:val="00D10BC2"/>
    <w:rsid w:val="00D1199D"/>
    <w:rsid w:val="00D145A0"/>
    <w:rsid w:val="00D15E78"/>
    <w:rsid w:val="00D338A6"/>
    <w:rsid w:val="00D3426D"/>
    <w:rsid w:val="00D452B1"/>
    <w:rsid w:val="00D52CC5"/>
    <w:rsid w:val="00D53B4B"/>
    <w:rsid w:val="00D54C63"/>
    <w:rsid w:val="00D556D9"/>
    <w:rsid w:val="00D57563"/>
    <w:rsid w:val="00D62536"/>
    <w:rsid w:val="00D651F9"/>
    <w:rsid w:val="00D65E16"/>
    <w:rsid w:val="00D6722A"/>
    <w:rsid w:val="00D76A8D"/>
    <w:rsid w:val="00D775F0"/>
    <w:rsid w:val="00D849C0"/>
    <w:rsid w:val="00D95BB2"/>
    <w:rsid w:val="00DA0F99"/>
    <w:rsid w:val="00DA65E2"/>
    <w:rsid w:val="00DB5D2B"/>
    <w:rsid w:val="00DC4A21"/>
    <w:rsid w:val="00DD1AED"/>
    <w:rsid w:val="00DF22FD"/>
    <w:rsid w:val="00DF7563"/>
    <w:rsid w:val="00E04BB3"/>
    <w:rsid w:val="00E11229"/>
    <w:rsid w:val="00E12594"/>
    <w:rsid w:val="00E14EC1"/>
    <w:rsid w:val="00E152B5"/>
    <w:rsid w:val="00E23B02"/>
    <w:rsid w:val="00E3290D"/>
    <w:rsid w:val="00E50D74"/>
    <w:rsid w:val="00E54363"/>
    <w:rsid w:val="00E65C02"/>
    <w:rsid w:val="00E73227"/>
    <w:rsid w:val="00E84983"/>
    <w:rsid w:val="00E9122A"/>
    <w:rsid w:val="00EA7937"/>
    <w:rsid w:val="00EB5E13"/>
    <w:rsid w:val="00EB7519"/>
    <w:rsid w:val="00ED10A6"/>
    <w:rsid w:val="00ED7D54"/>
    <w:rsid w:val="00EE365C"/>
    <w:rsid w:val="00EE3CD8"/>
    <w:rsid w:val="00EF16F2"/>
    <w:rsid w:val="00F0264B"/>
    <w:rsid w:val="00F1454A"/>
    <w:rsid w:val="00F32C17"/>
    <w:rsid w:val="00F36139"/>
    <w:rsid w:val="00F44ADF"/>
    <w:rsid w:val="00F47562"/>
    <w:rsid w:val="00F542B7"/>
    <w:rsid w:val="00F54CAE"/>
    <w:rsid w:val="00F56012"/>
    <w:rsid w:val="00F5674A"/>
    <w:rsid w:val="00F62596"/>
    <w:rsid w:val="00F758A6"/>
    <w:rsid w:val="00F856A2"/>
    <w:rsid w:val="00F94976"/>
    <w:rsid w:val="00FA638E"/>
    <w:rsid w:val="00FB0496"/>
    <w:rsid w:val="00FB5520"/>
    <w:rsid w:val="00FC1151"/>
    <w:rsid w:val="00FD4D59"/>
    <w:rsid w:val="00FD668B"/>
    <w:rsid w:val="00FF05F3"/>
    <w:rsid w:val="00FF0CF1"/>
    <w:rsid w:val="00FF15BE"/>
    <w:rsid w:val="00FF22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4:docId w14:val="7D92818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D340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97C06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91FFA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D340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D340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3407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5D3407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ListParagraph">
    <w:name w:val="List Paragraph"/>
    <w:aliases w:val="Body of text,List Paragraph1,Colorful List - Accent 11,HEADING 1,heading 3,Medium Grid 1 - Accent 21,Sub sub,rpp3,Body of text+1,Body of text+2,Body of text+3,List Paragraph11,sub-section,dot points body text 12,Body of textCxSp"/>
    <w:basedOn w:val="Normal"/>
    <w:link w:val="ListParagraphChar"/>
    <w:uiPriority w:val="34"/>
    <w:qFormat/>
    <w:rsid w:val="005D3407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5D3407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D340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D3407"/>
  </w:style>
  <w:style w:type="paragraph" w:styleId="Footer">
    <w:name w:val="footer"/>
    <w:basedOn w:val="Normal"/>
    <w:link w:val="FooterChar"/>
    <w:uiPriority w:val="99"/>
    <w:unhideWhenUsed/>
    <w:rsid w:val="005D340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D3407"/>
  </w:style>
  <w:style w:type="table" w:styleId="TableGrid">
    <w:name w:val="Table Grid"/>
    <w:basedOn w:val="TableNormal"/>
    <w:uiPriority w:val="39"/>
    <w:rsid w:val="005D340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5D3407"/>
  </w:style>
  <w:style w:type="paragraph" w:styleId="TOCHeading">
    <w:name w:val="TOC Heading"/>
    <w:basedOn w:val="Heading1"/>
    <w:next w:val="Normal"/>
    <w:uiPriority w:val="39"/>
    <w:semiHidden/>
    <w:unhideWhenUsed/>
    <w:qFormat/>
    <w:rsid w:val="00754D50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BB43A8"/>
    <w:pPr>
      <w:tabs>
        <w:tab w:val="right" w:leader="dot" w:pos="7928"/>
      </w:tabs>
      <w:spacing w:after="100"/>
    </w:pPr>
    <w:rPr>
      <w:rFonts w:ascii="Times New Roman" w:hAnsi="Times New Roman" w:cs="Times New Roman"/>
      <w:b/>
      <w:bCs/>
      <w:noProof/>
    </w:rPr>
  </w:style>
  <w:style w:type="character" w:styleId="Hyperlink">
    <w:name w:val="Hyperlink"/>
    <w:basedOn w:val="DefaultParagraphFont"/>
    <w:uiPriority w:val="99"/>
    <w:unhideWhenUsed/>
    <w:rsid w:val="00754D50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A97C0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791FFA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PlaceholderText">
    <w:name w:val="Placeholder Text"/>
    <w:basedOn w:val="DefaultParagraphFont"/>
    <w:uiPriority w:val="99"/>
    <w:semiHidden/>
    <w:rsid w:val="009278E0"/>
    <w:rPr>
      <w:color w:val="808080"/>
    </w:rPr>
  </w:style>
  <w:style w:type="paragraph" w:styleId="TOC2">
    <w:name w:val="toc 2"/>
    <w:basedOn w:val="Normal"/>
    <w:next w:val="Normal"/>
    <w:autoRedefine/>
    <w:uiPriority w:val="39"/>
    <w:unhideWhenUsed/>
    <w:rsid w:val="008C6B49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8C6B49"/>
    <w:pPr>
      <w:spacing w:after="100"/>
      <w:ind w:left="440"/>
    </w:pPr>
  </w:style>
  <w:style w:type="paragraph" w:styleId="TableofFigures">
    <w:name w:val="table of figures"/>
    <w:basedOn w:val="Normal"/>
    <w:next w:val="Normal"/>
    <w:uiPriority w:val="99"/>
    <w:unhideWhenUsed/>
    <w:rsid w:val="002A5CED"/>
    <w:pPr>
      <w:spacing w:after="0"/>
    </w:pPr>
  </w:style>
  <w:style w:type="paragraph" w:styleId="NoSpacing">
    <w:name w:val="No Spacing"/>
    <w:uiPriority w:val="1"/>
    <w:qFormat/>
    <w:rsid w:val="00806359"/>
    <w:pPr>
      <w:spacing w:after="0" w:line="240" w:lineRule="auto"/>
    </w:pPr>
  </w:style>
  <w:style w:type="character" w:customStyle="1" w:styleId="ListParagraphChar">
    <w:name w:val="List Paragraph Char"/>
    <w:aliases w:val="Body of text Char,List Paragraph1 Char,Colorful List - Accent 11 Char,HEADING 1 Char,heading 3 Char,Medium Grid 1 - Accent 21 Char,Sub sub Char,rpp3 Char,Body of text+1 Char,Body of text+2 Char,Body of text+3 Char,sub-section Char"/>
    <w:link w:val="ListParagraph"/>
    <w:uiPriority w:val="34"/>
    <w:qFormat/>
    <w:locked/>
    <w:rsid w:val="0090356E"/>
  </w:style>
  <w:style w:type="character" w:customStyle="1" w:styleId="personname">
    <w:name w:val="person_name"/>
    <w:basedOn w:val="DefaultParagraphFont"/>
    <w:rsid w:val="002F06EA"/>
  </w:style>
  <w:style w:type="character" w:styleId="Emphasis">
    <w:name w:val="Emphasis"/>
    <w:basedOn w:val="DefaultParagraphFont"/>
    <w:uiPriority w:val="20"/>
    <w:qFormat/>
    <w:rsid w:val="002F06EA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D340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97C06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91FFA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D340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D340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3407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5D3407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ListParagraph">
    <w:name w:val="List Paragraph"/>
    <w:aliases w:val="Body of text,List Paragraph1,Colorful List - Accent 11,HEADING 1,heading 3,Medium Grid 1 - Accent 21,Sub sub,rpp3,Body of text+1,Body of text+2,Body of text+3,List Paragraph11,sub-section,dot points body text 12,Body of textCxSp"/>
    <w:basedOn w:val="Normal"/>
    <w:link w:val="ListParagraphChar"/>
    <w:uiPriority w:val="34"/>
    <w:qFormat/>
    <w:rsid w:val="005D3407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5D3407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D340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D3407"/>
  </w:style>
  <w:style w:type="paragraph" w:styleId="Footer">
    <w:name w:val="footer"/>
    <w:basedOn w:val="Normal"/>
    <w:link w:val="FooterChar"/>
    <w:uiPriority w:val="99"/>
    <w:unhideWhenUsed/>
    <w:rsid w:val="005D340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D3407"/>
  </w:style>
  <w:style w:type="table" w:styleId="TableGrid">
    <w:name w:val="Table Grid"/>
    <w:basedOn w:val="TableNormal"/>
    <w:uiPriority w:val="39"/>
    <w:rsid w:val="005D340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5D3407"/>
  </w:style>
  <w:style w:type="paragraph" w:styleId="TOCHeading">
    <w:name w:val="TOC Heading"/>
    <w:basedOn w:val="Heading1"/>
    <w:next w:val="Normal"/>
    <w:uiPriority w:val="39"/>
    <w:semiHidden/>
    <w:unhideWhenUsed/>
    <w:qFormat/>
    <w:rsid w:val="00754D50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BB43A8"/>
    <w:pPr>
      <w:tabs>
        <w:tab w:val="right" w:leader="dot" w:pos="7928"/>
      </w:tabs>
      <w:spacing w:after="100"/>
    </w:pPr>
    <w:rPr>
      <w:rFonts w:ascii="Times New Roman" w:hAnsi="Times New Roman" w:cs="Times New Roman"/>
      <w:b/>
      <w:bCs/>
      <w:noProof/>
    </w:rPr>
  </w:style>
  <w:style w:type="character" w:styleId="Hyperlink">
    <w:name w:val="Hyperlink"/>
    <w:basedOn w:val="DefaultParagraphFont"/>
    <w:uiPriority w:val="99"/>
    <w:unhideWhenUsed/>
    <w:rsid w:val="00754D50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A97C0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791FFA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PlaceholderText">
    <w:name w:val="Placeholder Text"/>
    <w:basedOn w:val="DefaultParagraphFont"/>
    <w:uiPriority w:val="99"/>
    <w:semiHidden/>
    <w:rsid w:val="009278E0"/>
    <w:rPr>
      <w:color w:val="808080"/>
    </w:rPr>
  </w:style>
  <w:style w:type="paragraph" w:styleId="TOC2">
    <w:name w:val="toc 2"/>
    <w:basedOn w:val="Normal"/>
    <w:next w:val="Normal"/>
    <w:autoRedefine/>
    <w:uiPriority w:val="39"/>
    <w:unhideWhenUsed/>
    <w:rsid w:val="008C6B49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8C6B49"/>
    <w:pPr>
      <w:spacing w:after="100"/>
      <w:ind w:left="440"/>
    </w:pPr>
  </w:style>
  <w:style w:type="paragraph" w:styleId="TableofFigures">
    <w:name w:val="table of figures"/>
    <w:basedOn w:val="Normal"/>
    <w:next w:val="Normal"/>
    <w:uiPriority w:val="99"/>
    <w:unhideWhenUsed/>
    <w:rsid w:val="002A5CED"/>
    <w:pPr>
      <w:spacing w:after="0"/>
    </w:pPr>
  </w:style>
  <w:style w:type="paragraph" w:styleId="NoSpacing">
    <w:name w:val="No Spacing"/>
    <w:uiPriority w:val="1"/>
    <w:qFormat/>
    <w:rsid w:val="00806359"/>
    <w:pPr>
      <w:spacing w:after="0" w:line="240" w:lineRule="auto"/>
    </w:pPr>
  </w:style>
  <w:style w:type="character" w:customStyle="1" w:styleId="ListParagraphChar">
    <w:name w:val="List Paragraph Char"/>
    <w:aliases w:val="Body of text Char,List Paragraph1 Char,Colorful List - Accent 11 Char,HEADING 1 Char,heading 3 Char,Medium Grid 1 - Accent 21 Char,Sub sub Char,rpp3 Char,Body of text+1 Char,Body of text+2 Char,Body of text+3 Char,sub-section Char"/>
    <w:link w:val="ListParagraph"/>
    <w:uiPriority w:val="34"/>
    <w:qFormat/>
    <w:locked/>
    <w:rsid w:val="0090356E"/>
  </w:style>
  <w:style w:type="character" w:customStyle="1" w:styleId="personname">
    <w:name w:val="person_name"/>
    <w:basedOn w:val="DefaultParagraphFont"/>
    <w:rsid w:val="002F06EA"/>
  </w:style>
  <w:style w:type="character" w:styleId="Emphasis">
    <w:name w:val="Emphasis"/>
    <w:basedOn w:val="DefaultParagraphFont"/>
    <w:uiPriority w:val="20"/>
    <w:qFormat/>
    <w:rsid w:val="002F06EA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88244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987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 Sixth Edition">
  <b:Source>
    <b:Tag>Dee22</b:Tag>
    <b:SourceType>InternetSite</b:SourceType>
    <b:Guid>{1110174F-C2BB-4EC4-B451-9B3650242022}</b:Guid>
    <b:Author>
      <b:Author>
        <b:NameList>
          <b:Person>
            <b:Last>Deepubish</b:Last>
          </b:Person>
        </b:NameList>
      </b:Author>
    </b:Author>
    <b:Title>Deepublish</b:Title>
    <b:InternetSiteTitle>deepublish</b:InternetSiteTitle>
    <b:Year>2022</b:Year>
    <b:Month>Januari</b:Month>
    <b:Day>31</b:Day>
    <b:URL>https://penerbitdeepublish.com/pengertian-buku-ajar/#Jenis_Buku_Ajar</b:URL>
    <b:RefOrder>1</b:RefOrder>
  </b:Source>
</b:Sources>
</file>

<file path=customXml/itemProps1.xml><?xml version="1.0" encoding="utf-8"?>
<ds:datastoreItem xmlns:ds="http://schemas.openxmlformats.org/officeDocument/2006/customXml" ds:itemID="{D5261EC7-D99E-4A8A-A30A-7CF1D2C864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1</TotalTime>
  <Pages>2</Pages>
  <Words>400</Words>
  <Characters>2282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7</dc:creator>
  <cp:lastModifiedBy>suncom</cp:lastModifiedBy>
  <cp:revision>6</cp:revision>
  <dcterms:created xsi:type="dcterms:W3CDTF">2022-12-14T06:04:00Z</dcterms:created>
  <dcterms:modified xsi:type="dcterms:W3CDTF">2023-07-03T08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bc551e32-0e97-36ba-91eb-8390a17ac7a6</vt:lpwstr>
  </property>
</Properties>
</file>